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w:t>
      </w:r>
      <w:proofErr w:type="spellStart"/>
      <w:r w:rsidRPr="008454A7">
        <w:rPr>
          <w:rFonts w:ascii="Times New Roman" w:eastAsia="Times New Roman" w:hAnsi="Times New Roman" w:cs="Times New Roman"/>
          <w:b/>
          <w:bCs/>
          <w:i/>
          <w:iCs/>
          <w:color w:val="000000"/>
          <w:lang w:eastAsia="en-GB"/>
        </w:rPr>
        <w:t>ie</w:t>
      </w:r>
      <w:proofErr w:type="spellEnd"/>
      <w:r w:rsidRPr="008454A7">
        <w:rPr>
          <w:rFonts w:ascii="Times New Roman" w:eastAsia="Times New Roman" w:hAnsi="Times New Roman" w:cs="Times New Roman"/>
          <w:b/>
          <w:bCs/>
          <w:i/>
          <w:iCs/>
          <w:color w:val="000000"/>
          <w:lang w:eastAsia="en-GB"/>
        </w:rPr>
        <w:t xml:space="preserv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xml:space="preserve">Q: is there any online appendix we could link to? Would it be ok to include in image a link to </w:t>
      </w:r>
      <w:proofErr w:type="spellStart"/>
      <w:r w:rsidRPr="008454A7">
        <w:rPr>
          <w:rFonts w:ascii="Times New Roman" w:eastAsia="Times New Roman" w:hAnsi="Times New Roman" w:cs="Times New Roman"/>
          <w:b/>
          <w:bCs/>
          <w:i/>
          <w:iCs/>
          <w:color w:val="000000"/>
          <w:lang w:eastAsia="en-GB"/>
        </w:rPr>
        <w:t>colour</w:t>
      </w:r>
      <w:proofErr w:type="spellEnd"/>
      <w:r w:rsidRPr="008454A7">
        <w:rPr>
          <w:rFonts w:ascii="Times New Roman" w:eastAsia="Times New Roman" w:hAnsi="Times New Roman" w:cs="Times New Roman"/>
          <w:b/>
          <w:bCs/>
          <w:i/>
          <w:iCs/>
          <w:color w:val="000000"/>
          <w:lang w:eastAsia="en-GB"/>
        </w:rPr>
        <w:t xml:space="preserve">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xml:space="preserve">- </w:t>
      </w:r>
      <w:proofErr w:type="gramStart"/>
      <w:r w:rsidRPr="008454A7">
        <w:rPr>
          <w:rFonts w:ascii="Times New Roman" w:eastAsia="Times New Roman" w:hAnsi="Times New Roman" w:cs="Times New Roman"/>
          <w:b/>
          <w:bCs/>
          <w:color w:val="000000"/>
          <w:lang w:eastAsia="en-GB"/>
        </w:rPr>
        <w:t>sub-issue</w:t>
      </w:r>
      <w:proofErr w:type="gramEnd"/>
      <w:r w:rsidRPr="008454A7">
        <w:rPr>
          <w:rFonts w:ascii="Times New Roman" w:eastAsia="Times New Roman" w:hAnsi="Times New Roman" w:cs="Times New Roman"/>
          <w:b/>
          <w:bCs/>
          <w:color w:val="000000"/>
          <w:lang w:eastAsia="en-GB"/>
        </w:rPr>
        <w:t xml:space="preserv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w:t>
      </w:r>
      <w:proofErr w:type="gramStart"/>
      <w:r w:rsidRPr="008454A7">
        <w:rPr>
          <w:rFonts w:ascii="Times New Roman" w:eastAsia="Times New Roman" w:hAnsi="Times New Roman" w:cs="Times New Roman"/>
          <w:b/>
          <w:bCs/>
          <w:color w:val="000000"/>
          <w:lang w:eastAsia="en-GB"/>
        </w:rPr>
        <w:t>rethink</w:t>
      </w:r>
      <w:proofErr w:type="gramEnd"/>
      <w:r w:rsidRPr="008454A7">
        <w:rPr>
          <w:rFonts w:ascii="Times New Roman" w:eastAsia="Times New Roman" w:hAnsi="Times New Roman" w:cs="Times New Roman"/>
          <w:b/>
          <w:bCs/>
          <w:color w:val="000000"/>
          <w:lang w:eastAsia="en-GB"/>
        </w:rPr>
        <w:t xml:space="preserve"> the ‘public’ aspect of public transport?] – </w:t>
      </w:r>
      <w:proofErr w:type="gramStart"/>
      <w:r w:rsidRPr="008454A7">
        <w:rPr>
          <w:rFonts w:ascii="Times New Roman" w:eastAsia="Times New Roman" w:hAnsi="Times New Roman" w:cs="Times New Roman"/>
          <w:b/>
          <w:bCs/>
          <w:color w:val="000000"/>
          <w:lang w:eastAsia="en-GB"/>
        </w:rPr>
        <w:t>implications</w:t>
      </w:r>
      <w:proofErr w:type="gramEnd"/>
      <w:r w:rsidRPr="008454A7">
        <w:rPr>
          <w:rFonts w:ascii="Times New Roman" w:eastAsia="Times New Roman" w:hAnsi="Times New Roman" w:cs="Times New Roman"/>
          <w:b/>
          <w:bCs/>
          <w:color w:val="000000"/>
          <w:lang w:eastAsia="en-GB"/>
        </w:rPr>
        <w:t xml:space="preserve">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w:t>
      </w:r>
      <w:proofErr w:type="spellStart"/>
      <w:r w:rsidRPr="008454A7">
        <w:rPr>
          <w:rFonts w:ascii="Times New Roman" w:eastAsia="Times New Roman" w:hAnsi="Times New Roman" w:cs="Times New Roman"/>
          <w:b/>
          <w:bCs/>
          <w:color w:val="000000"/>
          <w:lang w:eastAsia="en-GB"/>
        </w:rPr>
        <w:t>utilisation</w:t>
      </w:r>
      <w:proofErr w:type="spellEnd"/>
      <w:r w:rsidRPr="008454A7">
        <w:rPr>
          <w:rFonts w:ascii="Times New Roman" w:eastAsia="Times New Roman" w:hAnsi="Times New Roman" w:cs="Times New Roman"/>
          <w:b/>
          <w:bCs/>
          <w:color w:val="000000"/>
          <w:lang w:eastAsia="en-GB"/>
        </w:rPr>
        <w:t xml:space="preserve"> of assets relative to full capacity; more self-driving cars?). Active travel and greater longevity</w:t>
      </w:r>
    </w:p>
    <w:p w:rsidR="001F2C87" w:rsidRPr="008454A7" w:rsidRDefault="001F2C87" w:rsidP="001F2C87">
      <w:pPr>
        <w:shd w:val="clear" w:color="auto" w:fill="FFFFFF"/>
        <w:spacing w:before="100" w:beforeAutospacing="1" w:after="100" w:afterAutospacing="1"/>
        <w:rPr>
          <w:rFonts w:ascii="Calibri" w:eastAsia="Times New Roman" w:hAnsi="Calibri" w:cs="Times New Roman"/>
          <w:color w:val="000000"/>
          <w:lang w:val="en-GB" w:eastAsia="en-GB"/>
        </w:rPr>
      </w:pPr>
      <w:r>
        <w:rPr>
          <w:rFonts w:ascii="Times New Roman" w:eastAsia="Times New Roman" w:hAnsi="Times New Roman" w:cs="Times New Roman"/>
          <w:b/>
          <w:bCs/>
          <w:color w:val="000000"/>
          <w:lang w:eastAsia="en-GB"/>
        </w:rPr>
        <w:t>[281 WORDS]</w:t>
      </w:r>
    </w:p>
    <w:p w:rsidR="006F7590" w:rsidRDefault="0012558E">
      <w:r>
        <w:t xml:space="preserve">THE PURPOSE OF THIS NEXT CHUNK OF TIME IS TO START DEVELOPING UP TO AROUND 2000 WORDS WORTH OF MATERIAL FOR JULIE’S PAPER. THIS PAPER WILL INTRODUCE THE DATA FROM THE LEXIS SURFACES AND SHOW HOW THEY CAN BE USED TO ILLUSTRATE A NUMBER OF PATTERNS AND TRENDS THAT HAVE OCCURRED IN RECENT YEARS IN THE UK. THESE PATTERNS AND TRENDS RELATE FIRSTLY TO THE PROPORTION OF PEOPLE THAT HAVE DRIVING LICENCES, AND SECONDLY TO THE PROPORTION OF THOSE WITH DRIVING LICENCES THAT HAVE ACCESS TO A CAR OR OTHER VEHICLE. THE DATA USED ARE ALL BUT THE FIRST TWO WAVES OF THE BRITISH HOUSEHOLD PANEL SURVEY, COVERING THE YEARS 1993 TO 2008 INCLUSIVE. </w:t>
      </w:r>
    </w:p>
    <w:p w:rsidR="0012558E" w:rsidRDefault="0012558E">
      <w:r>
        <w:t>AS I AM WRITING, I WILL FIRSTLY IMPORT AND DISCUSS SOME EXISTING FIGURES, AND WITHIN THESE PROVIDE ADDITIONAL COMMENTS TO MYSELF ABOUT THE KINDS OF ADDITIONAL MODIFICATIONS REQUIRED. I WILL ALSO LEAVE SOME COMMENTS FOR MYSELF ABOUT WHICH TYPES OF TABLE SHOULD BE PRODUCED TO GO ALONGSIDE THE FIGURES. I SHOULD CONSULT WITH THE MATERIAL WRITTEN ABOVE IN ORDER TO MAKE SURE I AM KEEPING ON TRACK. THERE ARE A NUMBER OF INTERESTING ISSUES TO COVER IN THE DISCUSSION SECTION BUT I SHOULD ADDRESS THIS LAST TO MAKE SURE THE MORE IMPORTANT AND NECESSARY MATERIAL, SUCH AS DISCUSSING THE DATA USED AND METHODS, IS COVERED AND IN PLACE. I WILL ALLOW MYSELF TO LOOK AT THE CODE TO ANSWER A NUMBER OF QUESTIONS ABOUT THE TYPES OF CATEGORISATION USED, BUT WILL TRY TO AVOID PRODUCING</w:t>
      </w:r>
      <w:r w:rsidR="001F2C87">
        <w:t xml:space="preserve"> ADDITIONAL FRESH ANALYSES. AS IN THE WRITING RETREAT, I WILL PAY ATTENTION TO THE NUMBER OF WORDS I BEGIN AND START EACH SESSION WITH, AND WILL SAVE EACH SESSION AS A SEPARATE DOCUMENT. THESE WILL BE CONTAINED ON THE DRIVING SEGREGATION REPOSITORY RATHER THAN IN THE WRITING REPOSITORY FOR NOW, THOUGH I MAY CHANGE MY MIND LATER. </w:t>
      </w:r>
    </w:p>
    <w:p w:rsidR="001F2C87" w:rsidRDefault="001F2C87"/>
    <w:p w:rsidR="001F2C87" w:rsidRDefault="001F2C87">
      <w:r>
        <w:t xml:space="preserve">THE ABOVE SECTIONS ARE WORTH WRITING DOWN AGAIN TO STRUCTURE THE UPCOMING TASKS. WRITING SOME TOPIC SENTENCES MAY BE A GOOD WAY TO DEVELOP THIS MATERIAL WHILE STILL WRITING IN SENTENCES AND PARAGRAPHS RATHER THAN A SERIES OF BULLET POINTS AND LISTS. </w:t>
      </w:r>
    </w:p>
    <w:p w:rsidR="001F2C87" w:rsidRDefault="001F2C87">
      <w:r>
        <w:t>[348 WORDS]</w:t>
      </w:r>
    </w:p>
    <w:p w:rsidR="001F2C87" w:rsidRDefault="004F43FC" w:rsidP="004F43FC">
      <w:pPr>
        <w:pStyle w:val="Heading1"/>
      </w:pPr>
      <w:r>
        <w:lastRenderedPageBreak/>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w:t>
      </w:r>
      <w:proofErr w:type="spellStart"/>
      <w:r>
        <w:t>behaviours</w:t>
      </w:r>
      <w:proofErr w:type="spellEnd"/>
      <w:r>
        <w:t xml:space="preserve">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w:t>
      </w:r>
      <w:proofErr w:type="spellStart"/>
      <w:r w:rsidR="00180376">
        <w:t>licence</w:t>
      </w:r>
      <w:proofErr w:type="spellEnd"/>
      <w:r w:rsidR="00180376">
        <w:t xml:space="preserve">, and the propensity, amongst those </w:t>
      </w:r>
      <w:proofErr w:type="spellStart"/>
      <w:r w:rsidR="00180376">
        <w:t>licenced</w:t>
      </w:r>
      <w:proofErr w:type="spellEnd"/>
      <w:r w:rsidR="00180376">
        <w:t xml:space="preserve"> to drive, to own a car and drive on a daily basis. </w:t>
      </w:r>
    </w:p>
    <w:p w:rsidR="001F2C87" w:rsidRDefault="00180376">
      <w:r>
        <w:t xml:space="preserve">The concept of critical periods in a life course perspective highlights the importance of understanding the conditions which people are exposed to at key life course stages. Exposure to </w:t>
      </w:r>
      <w:proofErr w:type="spellStart"/>
      <w:r>
        <w:t>favourable</w:t>
      </w:r>
      <w:proofErr w:type="spellEnd"/>
      <w:r>
        <w:t xml:space="preserve"> conditions during a cri</w:t>
      </w:r>
      <w:r w:rsidR="002F4F58">
        <w:t xml:space="preserve">tical period can help ensure a positive transition leading to better outcomes at all subsequent stages in the </w:t>
      </w:r>
      <w:proofErr w:type="spellStart"/>
      <w:r w:rsidR="002F4F58">
        <w:t>lifecourse</w:t>
      </w:r>
      <w:proofErr w:type="spellEnd"/>
      <w:r w:rsidR="002F4F58">
        <w:t xml:space="preserve">; conversely poor conditions during a critical period can lead to individuals setting off on a much less </w:t>
      </w:r>
      <w:proofErr w:type="spellStart"/>
      <w:r w:rsidR="002F4F58">
        <w:t>favourable</w:t>
      </w:r>
      <w:proofErr w:type="spellEnd"/>
      <w:r w:rsidR="002F4F58">
        <w:t xml:space="preserve"> </w:t>
      </w:r>
      <w:proofErr w:type="spellStart"/>
      <w:r w:rsidR="002F4F58">
        <w:t>lifecourse</w:t>
      </w:r>
      <w:proofErr w:type="spellEnd"/>
      <w:r w:rsidR="002F4F58">
        <w:t xml:space="preserve"> trajectory. The concept of critical period within the life course can therefore provide important insights into two related substantive issues: firstly, the many differences in </w:t>
      </w:r>
      <w:proofErr w:type="spellStart"/>
      <w:r w:rsidR="002F4F58">
        <w:t>behaviour</w:t>
      </w:r>
      <w:proofErr w:type="spellEnd"/>
      <w:r w:rsidR="002F4F58">
        <w:t xml:space="preserve"> and outcomes that are often observed to operate across </w:t>
      </w:r>
      <w:proofErr w:type="gramStart"/>
      <w:r w:rsidR="002F4F58">
        <w:t>generational</w:t>
      </w:r>
      <w:proofErr w:type="gramEnd"/>
      <w:r w:rsidR="002F4F58">
        <w:t xml:space="preserve">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CA181D" w:rsidRDefault="00620416">
      <w:r>
        <w:t xml:space="preserve">In the UK, as in much of the rest of the affluent world, the acts of learning to drive, acquiring a driving </w:t>
      </w:r>
      <w:proofErr w:type="spellStart"/>
      <w:r>
        <w:t>licence</w:t>
      </w:r>
      <w:proofErr w:type="spellEnd"/>
      <w:r>
        <w:t xml:space="preserve">, and subsequently owning a car and adopting a car-dependent lifestyle, all tend to begin around the critical period of the transition from childhood to adulthood, with the 17 the age at which people can first apply for, take, and potentially pass, a driving </w:t>
      </w:r>
      <w:proofErr w:type="spellStart"/>
      <w:r>
        <w:t>licence</w:t>
      </w:r>
      <w:proofErr w:type="spellEnd"/>
      <w:r>
        <w:t xml:space="preserv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CA181D" w:rsidRDefault="00CA181D">
      <w:r>
        <w:t xml:space="preserve">We also argue that placing an emphasis on childhood-to-adulthood as a key critical period for the acquisition of a driving </w:t>
      </w:r>
      <w:proofErr w:type="spellStart"/>
      <w:r>
        <w:t>licence</w:t>
      </w:r>
      <w:proofErr w:type="spellEnd"/>
      <w:r>
        <w:t xml:space="preserve">, and subsequently to drive, is important for thinking </w:t>
      </w:r>
      <w:r>
        <w:lastRenderedPageBreak/>
        <w:t>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D9494A" w:rsidRDefault="00D9494A">
      <w:r>
        <w:t>[585 WORDS]</w:t>
      </w:r>
    </w:p>
    <w:p w:rsidR="00D9494A" w:rsidRDefault="00D9494A">
      <w:r>
        <w:t>NEXT STEPS: TO WRITE THE METHODS SECTION. TO MAKE SURE TO COVER EACH SECTION IN AS MUCH DEPTH AS NEEDED AND NOT ANY MORE. TO START TO FLESH OUT SOME OF THE SUBSECTIONS IN THE RESULTS SECTION.</w:t>
      </w:r>
    </w:p>
    <w:p w:rsidR="001F2C87" w:rsidRPr="001F2C87" w:rsidRDefault="001F2C87" w:rsidP="001F2C87">
      <w:pPr>
        <w:pStyle w:val="Heading1"/>
      </w:pPr>
      <w:r w:rsidRPr="001F2C87">
        <w:t>Methods</w:t>
      </w:r>
      <w:r w:rsidR="00CA181D">
        <w:t xml:space="preserve"> [1000 words]</w:t>
      </w:r>
    </w:p>
    <w:p w:rsidR="001F2C87" w:rsidRDefault="001F2C87"/>
    <w:p w:rsidR="00B66F3C" w:rsidRDefault="00B66F3C">
      <w:r>
        <w:t>[CHUNK TWO START HERE]</w:t>
      </w:r>
    </w:p>
    <w:p w:rsidR="001F2C87" w:rsidRDefault="001F2C87" w:rsidP="001F2C87"/>
    <w:p w:rsidR="001F2C87" w:rsidRDefault="001F2C87" w:rsidP="001F2C87">
      <w:pPr>
        <w:pStyle w:val="Heading2"/>
      </w:pPr>
      <w:r w:rsidRPr="001F2C87">
        <w:t xml:space="preserve">Data </w:t>
      </w:r>
      <w:r>
        <w:t>[500-750 words]</w:t>
      </w:r>
    </w:p>
    <w:p w:rsidR="001F2C87" w:rsidRDefault="001F2C87" w:rsidP="001F2C87"/>
    <w:p w:rsidR="001F2C87" w:rsidRDefault="001F2C87" w:rsidP="001F2C87">
      <w:pPr>
        <w:pStyle w:val="Heading3"/>
      </w:pPr>
      <w:r>
        <w:t>Origins of survey</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7F78B4">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lt;sup&gt;1&lt;/sup&gt;", "plainTextFormattedCitation" : "1", "previouslyFormattedCitation" : "&lt;sup&gt;1&lt;/sup&gt;" }, "properties" : { "noteIndex" : 0 }, "schema" : "https://github.com/citation-style-language/schema/raw/master/csl-citation.json" }</w:instrText>
      </w:r>
      <w:r w:rsidR="007F78B4">
        <w:fldChar w:fldCharType="separate"/>
      </w:r>
      <w:r w:rsidR="007F78B4" w:rsidRPr="007F78B4">
        <w:rPr>
          <w:noProof/>
          <w:vertAlign w:val="superscript"/>
        </w:rPr>
        <w:t>1</w:t>
      </w:r>
      <w:r w:rsidR="007F78B4">
        <w:fldChar w:fldCharType="end"/>
      </w:r>
      <w:r w:rsidR="007F78B4">
        <w:t xml:space="preserve"> </w:t>
      </w:r>
    </w:p>
    <w:p w:rsidR="007F78B4" w:rsidRDefault="007F78B4" w:rsidP="004F43FC">
      <w:r>
        <w:t xml:space="preserve">Because a different set of questions was used to elicit information from individuals about driving </w:t>
      </w:r>
      <w:proofErr w:type="spellStart"/>
      <w:r>
        <w:t>licence</w:t>
      </w:r>
      <w:proofErr w:type="spellEnd"/>
      <w:r>
        <w:t xml:space="preserv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Default="007F78B4" w:rsidP="007F78B4">
      <w:pPr>
        <w:pStyle w:val="Heading3"/>
      </w:pPr>
      <w:r>
        <w:t>Questions on driving/mobility status</w:t>
      </w:r>
    </w:p>
    <w:p w:rsidR="007F78B4" w:rsidRPr="007F78B4" w:rsidRDefault="00E84B3B" w:rsidP="007F78B4">
      <w:r>
        <w:t xml:space="preserve">The BHPS variables DRIVER and CARUSE were used to establish firstly whether an individual possessed a driving </w:t>
      </w:r>
      <w:proofErr w:type="spellStart"/>
      <w:r>
        <w:t>licence</w:t>
      </w:r>
      <w:proofErr w:type="spellEnd"/>
      <w:r>
        <w:t xml:space="preserve">, and subsequently whether they had access to a car. From the third wave of the survey onwards adults are first asked “Do you have a full driving </w:t>
      </w:r>
      <w:proofErr w:type="spellStart"/>
      <w:r>
        <w:t>licence</w:t>
      </w:r>
      <w:proofErr w:type="spellEnd"/>
      <w:r>
        <w:t>”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have a full driving </w:t>
      </w:r>
      <w:proofErr w:type="spellStart"/>
      <w:r w:rsidR="00F43FA7">
        <w:t>licence</w:t>
      </w:r>
      <w:proofErr w:type="spellEnd"/>
      <w:r w:rsidR="00F43FA7">
        <w:t>?”, and then “Have you got a car or van, or is there one you have use of?</w:t>
      </w:r>
      <w:proofErr w:type="gramStart"/>
      <w:r w:rsidR="00F43FA7">
        <w:t>”.</w:t>
      </w:r>
      <w:proofErr w:type="gramEnd"/>
      <w:r w:rsidR="00F43FA7">
        <w:t xml:space="preserve"> This slightly different phrasing, along perhaps with a paper-based rather than computer-based interview system, meaning more individuals may have been asked the second question even if they answered ‘no’ to the question on </w:t>
      </w:r>
      <w:proofErr w:type="spellStart"/>
      <w:r w:rsidR="00F43FA7">
        <w:t>licence</w:t>
      </w:r>
      <w:proofErr w:type="spellEnd"/>
      <w:r w:rsidR="00F43FA7">
        <w:t xml:space="preserve"> ownership, led to very notable differences in the proportions of people who reported both owning a </w:t>
      </w:r>
      <w:proofErr w:type="spellStart"/>
      <w:r w:rsidR="00F43FA7">
        <w:t>licence</w:t>
      </w:r>
      <w:proofErr w:type="spellEnd"/>
      <w:r w:rsidR="00F43FA7">
        <w:t xml:space="preserve"> </w:t>
      </w:r>
      <w:r w:rsidR="00F43FA7">
        <w:lastRenderedPageBreak/>
        <w:t>and having car or van access.</w:t>
      </w:r>
      <w:r w:rsidR="00F43FA7">
        <w:rPr>
          <w:rStyle w:val="FootnoteReference"/>
        </w:rPr>
        <w:footnoteReference w:id="1"/>
      </w:r>
      <w:r w:rsidR="00F43FA7">
        <w:t xml:space="preserve"> Because of this inconsistency only data from the third wave onwards were used. </w:t>
      </w:r>
    </w:p>
    <w:p w:rsidR="001F2C87" w:rsidRDefault="001F2C87" w:rsidP="001F2C87">
      <w:pPr>
        <w:pStyle w:val="Heading3"/>
      </w:pPr>
      <w:r>
        <w:t>Educational Groupings</w:t>
      </w:r>
    </w:p>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 groups 3, 4, and 5 were grouped into the ‘further vocational’ education group; and 6 and 7 were grouped into the category ‘further non-vocational’.  </w:t>
      </w:r>
    </w:p>
    <w:p w:rsidR="001F2C87" w:rsidRDefault="001F2C87"/>
    <w:p w:rsidR="001F2C87" w:rsidRDefault="001F2C87"/>
    <w:p w:rsidR="007F78B4" w:rsidRDefault="007F78B4"/>
    <w:p w:rsidR="007F78B4" w:rsidRPr="001F2C87" w:rsidRDefault="007F78B4" w:rsidP="007F78B4">
      <w:pPr>
        <w:pStyle w:val="Heading2"/>
      </w:pPr>
      <w:r w:rsidRPr="001F2C87">
        <w:t xml:space="preserve">Lexis Surfaces </w:t>
      </w:r>
      <w:r>
        <w:t>[250-500 words]</w:t>
      </w:r>
    </w:p>
    <w:p w:rsidR="007F78B4" w:rsidRDefault="00F43FA7">
      <w:r>
        <w:t xml:space="preserve">A Lexis surface is a visual arrangement of a variable (‘Z’) by age on one axis and year along another axis. 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p>
    <w:p w:rsidR="0067116B" w:rsidRDefault="0067116B"/>
    <w:p w:rsidR="0067116B" w:rsidRDefault="0067116B">
      <w:r>
        <w:t>NEXT STEPS: COMPLETE THE LEXIS SURFACES SECTION; START WORK ON THE RESULTS SECTION; CORRECT AND COMPLETE ANALYSES AS AND WHEN NEEDED; REFER TO STRUCTURE DISCUSSED ABOVE</w:t>
      </w:r>
    </w:p>
    <w:p w:rsidR="0067116B" w:rsidRDefault="0067116B">
      <w:r>
        <w:t>[WORDS COMPLETED: 1080]</w:t>
      </w:r>
    </w:p>
    <w:p w:rsidR="001F2C87" w:rsidRPr="001F2C87" w:rsidRDefault="001F2C87" w:rsidP="001F2C87">
      <w:pPr>
        <w:pStyle w:val="Heading1"/>
      </w:pPr>
      <w:r w:rsidRPr="001F2C87">
        <w:t>Results</w:t>
      </w:r>
      <w:r w:rsidR="00B66F3C">
        <w:t xml:space="preserve"> [3000 words]</w:t>
      </w:r>
    </w:p>
    <w:p w:rsidR="001F2C87" w:rsidRDefault="001F2C87"/>
    <w:p w:rsidR="00496784" w:rsidRDefault="00496784"/>
    <w:p w:rsidR="00960E34" w:rsidRDefault="00817B43">
      <w:r>
        <w:t>CHUNK THREE: IN THIS CHUNK I WILL WRITE SOMETHING MORE ABOUT LEXIS SURFACES, AND DISCUSS SOME OF THE FIGURES PRODUCED AND WHAT THEY MEAN</w:t>
      </w:r>
      <w:r w:rsidR="00960E34">
        <w:t xml:space="preserve"> [I.E. THE RESULTS SECTION]</w:t>
      </w:r>
      <w:r>
        <w:t>. A SPECIFIC TARGET WILL BE TO WRITE 1500 WORDS. THE FOCUS SHOULD BE ON DISCUSSING GENDER DIFFERENCES, A</w:t>
      </w:r>
      <w:r w:rsidR="00960E34">
        <w:t xml:space="preserve">ND THEN </w:t>
      </w:r>
      <w:r>
        <w:t xml:space="preserve">THE MEDIATING OR MODERATING ROLE OF EDUCATIONAL QUALIFICATIONS IN NARROWING OR RAISING THE GAP. </w:t>
      </w:r>
      <w:r w:rsidR="00960E34">
        <w:t xml:space="preserve">WITHIN THIS, THE ROLE OF COHORT CHANGE SHOULD BE USED, ALONGSIDE THE IDEAL TYPE (ANNOTATED) FIGURE, WHEN DISCUSSING THE PROPORTION OF PEOPLE WHO DRIVE; AND A SIMILAR DISCUSSION ABOUT CHANGES OVER PERIOD AND WITH AGE WHEN DISCUSSING CHANGES IN THE PROPORTION OF PEOPLE OF DIFFERENT AGES AND IN DIFFERENT YEARS WHO BOTH HAVE A DRIVING LICENCE AND HAVE ACCESS TO A CAR. </w:t>
      </w:r>
    </w:p>
    <w:p w:rsidR="00496784" w:rsidRDefault="00960E34">
      <w:r>
        <w:lastRenderedPageBreak/>
        <w:t xml:space="preserve">A MORE SPECIFIC GOAL WILL BE TO WRITE THE CAPTIONS FOR THE FIGURES, AND TO PRODUCE THE ANNOTATED/IDEAL TYPE IMAGE FOR DRIVERS WHO DRIVE. </w:t>
      </w:r>
      <w:r w:rsidR="00817B43">
        <w:t xml:space="preserve"> </w:t>
      </w:r>
    </w:p>
    <w:p w:rsidR="003B393A" w:rsidRDefault="003B393A" w:rsidP="003B393A"/>
    <w:p w:rsidR="003B393A" w:rsidRDefault="003B393A" w:rsidP="003B393A">
      <w:r>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w:t>
      </w:r>
      <w:proofErr w:type="spellStart"/>
      <w:r>
        <w:t>licence</w:t>
      </w:r>
      <w:proofErr w:type="spellEnd"/>
      <w:r>
        <w:t xml:space="preserve"> (subfigures A, B and C); and the proportion of those BHPS sample members with a driving </w:t>
      </w:r>
      <w:proofErr w:type="spellStart"/>
      <w:r>
        <w:t>licence</w:t>
      </w:r>
      <w:proofErr w:type="spellEnd"/>
      <w:r>
        <w:t xml:space="preserve"> who also have access to a car or van (Subfigures D, E and F). Subfigures A and E show </w:t>
      </w:r>
      <w:proofErr w:type="spellStart"/>
      <w:r>
        <w:t>levelplots</w:t>
      </w:r>
      <w:proofErr w:type="spellEnd"/>
      <w:r>
        <w:t xml:space="preserve"> separately for each gender (females on the left and males on the right), whereas subfigures B and E show the </w:t>
      </w:r>
      <w:proofErr w:type="spellStart"/>
      <w:r>
        <w:t>levelplots</w:t>
      </w:r>
      <w:proofErr w:type="spellEnd"/>
      <w:r>
        <w:t xml:space="preserve"> further subdivided by highest educational qualification. Subfigures C and F contain a number of simple labels and divisions, indicating different regions within the Lexis surfaces,  which will be referred to in this discussion of the results. </w:t>
      </w:r>
      <w:r>
        <w:t xml:space="preserve">Within each </w:t>
      </w:r>
      <w:proofErr w:type="spellStart"/>
      <w:r>
        <w:t>levelplot</w:t>
      </w:r>
      <w:proofErr w:type="spellEnd"/>
      <w:r>
        <w:t xml:space="preserve"> the shade of a cell indicates the proportion, with black indicating 100% and white</w:t>
      </w:r>
      <w:r>
        <w:t xml:space="preserve"> cells indicating less than 50%.</w:t>
      </w:r>
    </w:p>
    <w:p w:rsidR="003B393A" w:rsidRDefault="003B393A" w:rsidP="003B393A"/>
    <w:p w:rsidR="003B393A" w:rsidRDefault="003B393A" w:rsidP="003B393A"/>
    <w:p w:rsidR="004040FA" w:rsidRDefault="003B393A" w:rsidP="003B393A">
      <w:r>
        <w:t xml:space="preserve">Figure 1A shows the proportion of the adult BHPS sample who report having a driving </w:t>
      </w:r>
      <w:proofErr w:type="spellStart"/>
      <w:r>
        <w:t>licence</w:t>
      </w:r>
      <w:proofErr w:type="spellEnd"/>
      <w:r>
        <w:t xml:space="preserve">, from 1993 to 2008, and for all ages from 17 to 80 years of age.   It is clear from the difference in the shade of the right sub-panel (males) compared with the left sub-panel (females) that, historically, a larger proportion of adult males tend to have driving </w:t>
      </w:r>
      <w:proofErr w:type="spellStart"/>
      <w:r>
        <w:t>licences</w:t>
      </w:r>
      <w:proofErr w:type="spellEnd"/>
      <w:r>
        <w:t xml:space="preserve"> than females.</w:t>
      </w:r>
      <w:r w:rsidR="00574BF9">
        <w:t xml:space="preserve"> A more subtle pattern in this figure is suggested by noting that in both panels, and in particular for the female panel, the cell shades tend to be darker near the bottom of the panels than </w:t>
      </w:r>
      <w:r w:rsidR="00A21833">
        <w:t xml:space="preserve">at the top, when looking at both panels from the top to around one third of the way from the bottom. This indicates that, above around the age of thirty years, younger adults tend to be more likely to have a driving </w:t>
      </w:r>
      <w:proofErr w:type="spellStart"/>
      <w:r w:rsidR="00A21833">
        <w:t>licence</w:t>
      </w:r>
      <w:proofErr w:type="spellEnd"/>
      <w:r w:rsidR="00A21833">
        <w:t xml:space="preserve"> than older adults. As largely the same panel of individuals are being followed each year, and only a very small proportion of people possessing driving </w:t>
      </w:r>
      <w:proofErr w:type="spellStart"/>
      <w:r w:rsidR="00A21833">
        <w:t>licences</w:t>
      </w:r>
      <w:proofErr w:type="spellEnd"/>
      <w:r w:rsidR="00A21833">
        <w:t xml:space="preserve"> then have these </w:t>
      </w:r>
      <w:proofErr w:type="spellStart"/>
      <w:r w:rsidR="00A21833">
        <w:t>licences</w:t>
      </w:r>
      <w:proofErr w:type="spellEnd"/>
      <w:r w:rsidR="00A21833">
        <w:t xml:space="preserve"> revoked and have to take the test again, this difference in shades is suggestive of changes in driving </w:t>
      </w:r>
      <w:proofErr w:type="spellStart"/>
      <w:r w:rsidR="00A21833">
        <w:t>licence</w:t>
      </w:r>
      <w:proofErr w:type="spellEnd"/>
      <w:r w:rsidR="00A21833">
        <w:t xml:space="preserve"> ownership rate by cohort, with successive cohorts being more likely by a given age to possess a driving </w:t>
      </w:r>
      <w:proofErr w:type="spellStart"/>
      <w:r w:rsidR="00A21833">
        <w:t>licence</w:t>
      </w:r>
      <w:proofErr w:type="spellEnd"/>
      <w:r w:rsidR="00A21833">
        <w:t xml:space="preserve"> than earlier cohorts at the same age. By comparing similar regions (combinations of age and year) in the male and female panels it is also apparent that levels of driving </w:t>
      </w:r>
      <w:proofErr w:type="spellStart"/>
      <w:r w:rsidR="00A21833">
        <w:t>licence</w:t>
      </w:r>
      <w:proofErr w:type="spellEnd"/>
      <w:r w:rsidR="00A21833">
        <w:t xml:space="preserve"> ownership between males and females have tended to converge over successive generations. </w:t>
      </w:r>
      <w:r w:rsidR="0035027B">
        <w:t xml:space="preserve">To look at this further, consider the region indicated by the letter </w:t>
      </w:r>
      <w:proofErr w:type="gramStart"/>
      <w:r w:rsidR="0035027B">
        <w:t>A</w:t>
      </w:r>
      <w:proofErr w:type="gramEnd"/>
      <w:r w:rsidR="0035027B">
        <w:t xml:space="preserve"> in figure 1C, and above the first diagonal dashed line in the figure; this broadly demarks cohorts born before around 1940. Within this broadly defined region of the Lexis surfaces, the cells are much darker for males than for females, with the proportions of males with driving </w:t>
      </w:r>
      <w:proofErr w:type="spellStart"/>
      <w:r w:rsidR="0035027B">
        <w:t>licences</w:t>
      </w:r>
      <w:proofErr w:type="spellEnd"/>
      <w:r w:rsidR="0035027B">
        <w:t xml:space="preserve"> around 90%, and the proportions of females with driving </w:t>
      </w:r>
      <w:proofErr w:type="spellStart"/>
      <w:r w:rsidR="0035027B">
        <w:t>licences</w:t>
      </w:r>
      <w:proofErr w:type="spellEnd"/>
      <w:r w:rsidR="0035027B">
        <w:t xml:space="preserve">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figures. The difference in the cell shade in this region between the male and female panels has reduced, with the proportions of males with driving </w:t>
      </w:r>
      <w:proofErr w:type="spellStart"/>
      <w:r w:rsidR="0035027B">
        <w:t>licences</w:t>
      </w:r>
      <w:proofErr w:type="spellEnd"/>
      <w:r w:rsidR="0035027B">
        <w:t xml:space="preserve"> increasing slightly from around 90% to 95% and above, and the corresponding female driving </w:t>
      </w:r>
      <w:proofErr w:type="spellStart"/>
      <w:r w:rsidR="0035027B">
        <w:t>licence</w:t>
      </w:r>
      <w:proofErr w:type="spellEnd"/>
      <w:r w:rsidR="0035027B">
        <w:t xml:space="preserve"> ownership rates increasing from around 70% to over 80%. The region indicated by the letter C in the Figure 1C </w:t>
      </w:r>
      <w:r w:rsidR="00D5365C">
        <w:t xml:space="preserve">indicates cohorts born from around the early 1960s to around 1975. For these cohorts the proportion of males with driving </w:t>
      </w:r>
      <w:proofErr w:type="spellStart"/>
      <w:r w:rsidR="00D5365C">
        <w:t>licences</w:t>
      </w:r>
      <w:proofErr w:type="spellEnd"/>
      <w:r w:rsidR="00D5365C">
        <w:t xml:space="preserve"> has remained high, at around 95% or above, whereas the proportion of females with driving </w:t>
      </w:r>
      <w:proofErr w:type="spellStart"/>
      <w:r w:rsidR="00D5365C">
        <w:t>licences</w:t>
      </w:r>
      <w:proofErr w:type="spellEnd"/>
      <w:r w:rsidR="00D5365C">
        <w:t xml:space="preserve"> has increased further, from around 80% to around 90%. Finally, we can consider the bottom right corners of the panels, indicated by letter D on figure 1C. This shows driving </w:t>
      </w:r>
      <w:proofErr w:type="spellStart"/>
      <w:r w:rsidR="00D5365C">
        <w:t>licence</w:t>
      </w:r>
      <w:proofErr w:type="spellEnd"/>
      <w:r w:rsidR="00D5365C">
        <w:t xml:space="preserve"> rates for people born after </w:t>
      </w:r>
      <w:r w:rsidR="00D5365C">
        <w:lastRenderedPageBreak/>
        <w:t xml:space="preserve">around 1975. What is striking about these younger cohorts is that driving </w:t>
      </w:r>
      <w:proofErr w:type="spellStart"/>
      <w:r w:rsidR="00D5365C">
        <w:t>licence</w:t>
      </w:r>
      <w:proofErr w:type="spellEnd"/>
      <w:r w:rsidR="00D5365C">
        <w:t xml:space="preserve"> rates have fallen for both genders compared with earlier generations, reversing a trend towards higher driving </w:t>
      </w:r>
      <w:proofErr w:type="spellStart"/>
      <w:r w:rsidR="00D5365C">
        <w:t>licence</w:t>
      </w:r>
      <w:proofErr w:type="spellEnd"/>
      <w:r w:rsidR="00D5365C">
        <w:t xml:space="preserve"> ownership which had been continuing for many generations. It is also noteworthy that these falls in </w:t>
      </w:r>
      <w:proofErr w:type="spellStart"/>
      <w:r w:rsidR="00D5365C">
        <w:t>licence</w:t>
      </w:r>
      <w:proofErr w:type="spellEnd"/>
      <w:r w:rsidR="00D5365C">
        <w:t xml:space="preserve"> rates have been in both genders, reaching around 75-80 for some of the newer cohorts within</w:t>
      </w:r>
      <w:r w:rsidR="004040FA">
        <w:t xml:space="preserve"> this Lexis surface region. </w:t>
      </w:r>
    </w:p>
    <w:p w:rsidR="004040FA" w:rsidRDefault="004040FA" w:rsidP="003B393A"/>
    <w:p w:rsidR="00D5365C" w:rsidRDefault="004040FA" w:rsidP="003B393A">
      <w:r>
        <w:t xml:space="preserve">The complex patterns described above can to some extent be simplified in to a ‘pen portrait’ about differences between, and gender differences within, successive generations. The generations in the region A, born before around 1940, were characterized by fairly high levels of auto-mobility for males, and substantially lower levels of auto-mobility for females, with females perhaps around four or more times less likely to have a driving </w:t>
      </w:r>
      <w:proofErr w:type="spellStart"/>
      <w:r>
        <w:t>licences</w:t>
      </w:r>
      <w:proofErr w:type="spellEnd"/>
      <w:r>
        <w:t xml:space="preserve"> than males of the same age. Generation ‘A’</w:t>
      </w:r>
      <w:r w:rsidR="00C44709">
        <w:t xml:space="preserve"> was therefore something of a ‘mixed mobility; high gender inequality’ generation. </w:t>
      </w:r>
    </w:p>
    <w:p w:rsidR="00C44709" w:rsidRDefault="00C44709" w:rsidP="003B393A"/>
    <w:p w:rsidR="003B393A" w:rsidRDefault="0035027B" w:rsidP="003B393A">
      <w:pPr>
        <w:sectPr w:rsidR="003B393A">
          <w:pgSz w:w="11906" w:h="16838"/>
          <w:pgMar w:top="1440" w:right="1440" w:bottom="1440" w:left="1440" w:header="708" w:footer="708" w:gutter="0"/>
          <w:cols w:space="708"/>
          <w:docGrid w:linePitch="360"/>
        </w:sectPr>
      </w:pPr>
      <w:r>
        <w:t xml:space="preserve">This </w:t>
      </w:r>
      <w:r w:rsidR="00A21833">
        <w:t xml:space="preserve">if the female and male panels indicated by the letter A in Figure 1C, and above the first dashed line in figure 1C, are compared then the region is much darker for males than females, with </w:t>
      </w:r>
      <w:proofErr w:type="spellStart"/>
      <w:r w:rsidR="00A21833">
        <w:t>licence</w:t>
      </w:r>
      <w:proofErr w:type="spellEnd"/>
      <w:r w:rsidR="00A21833">
        <w:t xml:space="preserve"> ownership rates typically around 90% or higher for males </w:t>
      </w:r>
    </w:p>
    <w:p w:rsidR="00496784" w:rsidRDefault="00EE2381">
      <w:r>
        <w:rPr>
          <w:noProof/>
          <w:lang w:val="en-GB" w:eastAsia="en-GB"/>
        </w:rPr>
        <w:lastRenderedPageBreak/>
        <mc:AlternateContent>
          <mc:Choice Requires="wps">
            <w:drawing>
              <wp:anchor distT="0" distB="0" distL="114300" distR="114300" simplePos="0" relativeHeight="251682816" behindDoc="0" locked="0" layoutInCell="1" allowOverlap="1" wp14:anchorId="4E08E219" wp14:editId="45D6C4E7">
                <wp:simplePos x="0" y="0"/>
                <wp:positionH relativeFrom="column">
                  <wp:posOffset>8401685</wp:posOffset>
                </wp:positionH>
                <wp:positionV relativeFrom="paragraph">
                  <wp:posOffset>2987675</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08E219" id="_x0000_t202" coordsize="21600,21600" o:spt="202" path="m,l,21600r21600,l21600,xe">
                <v:stroke joinstyle="miter"/>
                <v:path gradientshapeok="t" o:connecttype="rect"/>
              </v:shapetype>
              <v:shape id="Text Box 15" o:spid="_x0000_s1026" type="#_x0000_t202" style="position:absolute;margin-left:661.55pt;margin-top:235.25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CmvewIAAGM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p>
    <w:tbl>
      <w:tblPr>
        <w:tblStyle w:val="TableGrid"/>
        <w:tblW w:w="0" w:type="auto"/>
        <w:tblLook w:val="04A0" w:firstRow="1" w:lastRow="0" w:firstColumn="1" w:lastColumn="0" w:noHBand="0" w:noVBand="1"/>
      </w:tblPr>
      <w:tblGrid>
        <w:gridCol w:w="3447"/>
        <w:gridCol w:w="1835"/>
        <w:gridCol w:w="1797"/>
        <w:gridCol w:w="3467"/>
        <w:gridCol w:w="1778"/>
        <w:gridCol w:w="1624"/>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BA8A5" id="Text Box 20" o:spid="_x0000_s1027"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ycMfgIAAGo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" filled="f" stroked="f" strokeweight=".5pt">
                      <v:textbo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8"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" filled="f" stroked="f" strokeweight=".5pt">
                      <v:textbo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9"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5O5fg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Jkjk7l+&#10;AgAAagUAAA4AAAAAAAAAAAAAAAAALgIAAGRycy9lMm9Eb2MueG1sUEsBAi0AFAAGAAgAAAAhAE+S&#10;p4/hAAAACgEAAA8AAAAAAAAAAAAAAAAA2AQAAGRycy9kb3ducmV2LnhtbFBLBQYAAAAABAAEAPMA&#10;AADmBQAAAAA=&#10;" filled="f" stroked="f" strokeweight=".5pt">
                      <v:textbo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30"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EWXwjx/&#10;AgAAaAUAAA4AAAAAAAAAAAAAAAAALgIAAGRycy9lMm9Eb2MueG1sUEsBAi0AFAAGAAgAAAAhADec&#10;qQXgAAAACQEAAA8AAAAAAAAAAAAAAAAA2QQAAGRycy9kb3ducmV2LnhtbFBLBQYAAAAABAAEAPMA&#10;AADmBQAAAAA=&#10;" filled="f" stroked="f" strokeweight=".5pt">
                      <v:textbo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EE2381">
            <w:pPr>
              <w:rPr>
                <w:noProof/>
                <w:lang w:val="en-GB" w:eastAsia="en-GB"/>
              </w:rPr>
            </w:pP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575945</wp:posOffset>
                      </wp:positionH>
                      <wp:positionV relativeFrom="paragraph">
                        <wp:posOffset>261175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C7832F" id="_x0000_t32" coordsize="21600,21600" o:spt="32" o:oned="t" path="m,l21600,21600e" filled="f">
                      <v:path arrowok="t" fillok="f" o:connecttype="none"/>
                      <o:lock v:ext="edit" shapetype="t"/>
                    </v:shapetype>
                    <v:shape id="Straight Arrow Connector 18" o:spid="_x0000_s1026" type="#_x0000_t32" style="position:absolute;margin-left:45.35pt;margin-top:205.6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" strokecolor="black [3213]" strokeweight=".5pt">
                      <v:stroke endarrow="block" joinstyle="miter"/>
                    </v:shape>
                  </w:pict>
                </mc:Fallback>
              </mc:AlternateContent>
            </w:r>
            <w:r>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233045</wp:posOffset>
                      </wp:positionH>
                      <wp:positionV relativeFrom="paragraph">
                        <wp:posOffset>2299335</wp:posOffset>
                      </wp:positionV>
                      <wp:extent cx="518160" cy="0"/>
                      <wp:effectExtent l="0" t="76200" r="15240" b="95250"/>
                      <wp:wrapNone/>
                      <wp:docPr id="17" name="Straight Arrow Connector 17"/>
                      <wp:cNvGraphicFramePr/>
                      <a:graphic xmlns:a="http://schemas.openxmlformats.org/drawingml/2006/main">
                        <a:graphicData uri="http://schemas.microsoft.com/office/word/2010/wordprocessingShape">
                          <wps:wsp>
                            <wps:cNvCnPr/>
                            <wps:spPr>
                              <a:xfrm>
                                <a:off x="0" y="0"/>
                                <a:ext cx="5181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0A79DB" id="Straight Arrow Connector 17" o:spid="_x0000_s1026" type="#_x0000_t32" style="position:absolute;margin-left:18.35pt;margin-top:181.05pt;width:40.8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" strokecolor="black [3213]" strokeweight=".5pt">
                      <v:stroke endarrow="block" joinstyle="miter"/>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504190</wp:posOffset>
                      </wp:positionH>
                      <wp:positionV relativeFrom="paragraph">
                        <wp:posOffset>238950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1" type="#_x0000_t202" style="position:absolute;margin-left:39.7pt;margin-top:188.1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fld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466090</wp:posOffset>
                      </wp:positionH>
                      <wp:positionV relativeFrom="paragraph">
                        <wp:posOffset>174180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2" type="#_x0000_t202" style="position:absolute;margin-left:36.7pt;margin-top:137.1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85090</wp:posOffset>
                      </wp:positionH>
                      <wp:positionV relativeFrom="paragraph">
                        <wp:posOffset>174180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3" type="#_x0000_t202" style="position:absolute;margin-left:6.7pt;margin-top:137.1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mNh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w&#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29870</wp:posOffset>
                      </wp:positionH>
                      <wp:positionV relativeFrom="paragraph">
                        <wp:posOffset>54546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18.1pt;margin-top:42.9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Pr>
                <w:noProof/>
                <w:lang w:val="en-GB" w:eastAsia="en-GB"/>
              </w:rPr>
              <w:drawing>
                <wp:inline distT="0" distB="0" distL="0" distR="0" wp14:anchorId="72EF6061" wp14:editId="64514B3E">
                  <wp:extent cx="899160" cy="3629361"/>
                  <wp:effectExtent l="0" t="0" r="0" b="952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duotone>
                              <a:schemeClr val="bg2">
                                <a:shade val="45000"/>
                                <a:satMod val="135000"/>
                              </a:schemeClr>
                              <a:prstClr val="white"/>
                            </a:duotone>
                            <a:extLst>
                              <a:ext uri="{28A0092B-C50C-407E-A947-70E740481C1C}">
                                <a14:useLocalDpi xmlns:a14="http://schemas.microsoft.com/office/drawing/2010/main" val="0"/>
                              </a:ext>
                            </a:extLst>
                          </a:blip>
                          <a:srcRect l="5513" t="6392" r="53678" b="8944"/>
                          <a:stretch/>
                        </pic:blipFill>
                        <pic:spPr bwMode="auto">
                          <a:xfrm>
                            <a:off x="0" y="0"/>
                            <a:ext cx="901040" cy="36369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bookmarkStart w:id="0" w:name="_GoBack"/>
            <w:r w:rsidRPr="00EE2381">
              <w:rPr>
                <w:sz w:val="20"/>
              </w:rPr>
              <w:t xml:space="preserve">A) The proportion of BHPS sample respondents with a driving </w:t>
            </w:r>
            <w:proofErr w:type="spellStart"/>
            <w:r w:rsidRPr="00EE2381">
              <w:rPr>
                <w:sz w:val="20"/>
              </w:rPr>
              <w:t>licence</w:t>
            </w:r>
            <w:proofErr w:type="spellEnd"/>
            <w:r w:rsidRPr="00EE2381">
              <w:rPr>
                <w:sz w:val="20"/>
              </w:rPr>
              <w:t xml:space="preserve">, by gender </w:t>
            </w:r>
          </w:p>
        </w:tc>
        <w:tc>
          <w:tcPr>
            <w:tcW w:w="1870" w:type="dxa"/>
          </w:tcPr>
          <w:p w:rsidR="00EE2381" w:rsidRPr="00EE2381" w:rsidRDefault="00EE2381" w:rsidP="00EE2381">
            <w:pPr>
              <w:rPr>
                <w:sz w:val="20"/>
              </w:rPr>
            </w:pPr>
            <w:proofErr w:type="gramStart"/>
            <w:r w:rsidRPr="00EE2381">
              <w:rPr>
                <w:sz w:val="20"/>
              </w:rPr>
              <w:t>B )</w:t>
            </w:r>
            <w:proofErr w:type="gramEnd"/>
            <w:r w:rsidRPr="00EE2381">
              <w:rPr>
                <w:sz w:val="20"/>
              </w:rPr>
              <w:t xml:space="preserve"> Driving </w:t>
            </w:r>
            <w:proofErr w:type="spellStart"/>
            <w:r w:rsidRPr="00EE2381">
              <w:rPr>
                <w:sz w:val="20"/>
              </w:rPr>
              <w:t>licence</w:t>
            </w:r>
            <w:proofErr w:type="spellEnd"/>
            <w:r w:rsidRPr="00EE2381">
              <w:rPr>
                <w:sz w:val="20"/>
              </w:rPr>
              <w:t xml:space="preserve"> ownership, by gender and highest </w:t>
            </w:r>
            <w:proofErr w:type="spellStart"/>
            <w:r w:rsidRPr="00EE2381">
              <w:rPr>
                <w:sz w:val="20"/>
              </w:rPr>
              <w:t>qualilfication</w:t>
            </w:r>
            <w:proofErr w:type="spellEnd"/>
            <w:r w:rsidRPr="00EE2381">
              <w:rPr>
                <w:sz w:val="20"/>
              </w:rPr>
              <w:t xml:space="preserve">. </w:t>
            </w:r>
          </w:p>
        </w:tc>
        <w:tc>
          <w:tcPr>
            <w:tcW w:w="1928" w:type="dxa"/>
          </w:tcPr>
          <w:p w:rsidR="00EE2381" w:rsidRPr="00EE2381" w:rsidRDefault="00EE2381" w:rsidP="00EE2381">
            <w:pPr>
              <w:rPr>
                <w:sz w:val="20"/>
              </w:rPr>
            </w:pPr>
            <w:r w:rsidRPr="00EE2381">
              <w:rPr>
                <w:sz w:val="20"/>
              </w:rPr>
              <w:t xml:space="preserve">C) Driving </w:t>
            </w:r>
            <w:proofErr w:type="spellStart"/>
            <w:r w:rsidRPr="00EE2381">
              <w:rPr>
                <w:sz w:val="20"/>
              </w:rPr>
              <w:t>licence</w:t>
            </w:r>
            <w:proofErr w:type="spellEnd"/>
            <w:r w:rsidRPr="00EE2381">
              <w:rPr>
                <w:sz w:val="20"/>
              </w:rPr>
              <w:t xml:space="preserve"> ownership. Annotated.</w:t>
            </w:r>
          </w:p>
        </w:tc>
        <w:tc>
          <w:tcPr>
            <w:tcW w:w="3525" w:type="dxa"/>
          </w:tcPr>
          <w:p w:rsidR="00EE2381" w:rsidRPr="00EE2381" w:rsidRDefault="00EE2381">
            <w:pPr>
              <w:rPr>
                <w:sz w:val="20"/>
              </w:rPr>
            </w:pPr>
            <w:r w:rsidRPr="00EE2381">
              <w:rPr>
                <w:sz w:val="20"/>
              </w:rPr>
              <w:t xml:space="preserve">D) The proportion of driving </w:t>
            </w:r>
            <w:proofErr w:type="spellStart"/>
            <w:r w:rsidRPr="00EE2381">
              <w:rPr>
                <w:sz w:val="20"/>
              </w:rPr>
              <w:t>licence</w:t>
            </w:r>
            <w:proofErr w:type="spellEnd"/>
            <w:r w:rsidRPr="00EE2381">
              <w:rPr>
                <w:sz w:val="20"/>
              </w:rPr>
              <w:t xml:space="preserve"> owners with access to a car or van, by gender</w:t>
            </w:r>
          </w:p>
        </w:tc>
        <w:tc>
          <w:tcPr>
            <w:tcW w:w="1825" w:type="dxa"/>
          </w:tcPr>
          <w:p w:rsidR="00EE2381" w:rsidRPr="00EE2381" w:rsidRDefault="00EE2381">
            <w:pPr>
              <w:rPr>
                <w:sz w:val="20"/>
              </w:rPr>
            </w:pPr>
            <w:r w:rsidRPr="00EE2381">
              <w:rPr>
                <w:sz w:val="20"/>
              </w:rPr>
              <w:t xml:space="preserve">E) The proportion of driving </w:t>
            </w:r>
            <w:proofErr w:type="spellStart"/>
            <w:r w:rsidRPr="00EE2381">
              <w:rPr>
                <w:sz w:val="20"/>
              </w:rPr>
              <w:t>licence</w:t>
            </w:r>
            <w:proofErr w:type="spellEnd"/>
            <w:r w:rsidRPr="00EE2381">
              <w:rPr>
                <w:sz w:val="20"/>
              </w:rPr>
              <w:t xml:space="preserv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1" w:name="_Ref480466765"/>
      <w:r>
        <w:t xml:space="preserve">Figure </w:t>
      </w:r>
      <w:r>
        <w:fldChar w:fldCharType="begin"/>
      </w:r>
      <w:r>
        <w:instrText xml:space="preserve"> SEQ Figure \* ARABIC </w:instrText>
      </w:r>
      <w:r>
        <w:fldChar w:fldCharType="separate"/>
      </w:r>
      <w:r>
        <w:rPr>
          <w:noProof/>
        </w:rPr>
        <w:t>1</w:t>
      </w:r>
      <w:r>
        <w:fldChar w:fldCharType="end"/>
      </w:r>
      <w:bookmarkEnd w:id="1"/>
      <w:r>
        <w:t xml:space="preserve"> Lexis surfaces showing the proportion of BHPS sample members who have driving </w:t>
      </w:r>
      <w:proofErr w:type="spellStart"/>
      <w:r>
        <w:t>licences</w:t>
      </w:r>
      <w:proofErr w:type="spellEnd"/>
      <w:r>
        <w:t xml:space="preserve"> (A-C); and, of those sample members with driving </w:t>
      </w:r>
      <w:proofErr w:type="spellStart"/>
      <w:r>
        <w:t>licences</w:t>
      </w:r>
      <w:proofErr w:type="spellEnd"/>
      <w:r>
        <w:t>, who also have access to a car or van (D-F). In all figures year runs horizontally from left to right, and age runs vertically from bottom to top</w:t>
      </w:r>
      <w:r w:rsidR="003B393A">
        <w:t xml:space="preserve">. Within each </w:t>
      </w:r>
      <w:proofErr w:type="spellStart"/>
      <w:r w:rsidR="003B393A">
        <w:t>levelplot</w:t>
      </w:r>
      <w:proofErr w:type="spellEnd"/>
      <w:r w:rsidR="003B393A">
        <w:t xml:space="preserve"> the shade of a cell indicates the proportion, with black indicating 100% and white cells indicating less than 50%. </w:t>
      </w:r>
    </w:p>
    <w:bookmarkEnd w:id="0"/>
    <w:p w:rsidR="00496784" w:rsidRDefault="00496784"/>
    <w:p w:rsidR="00496784" w:rsidRDefault="00496784"/>
    <w:p w:rsidR="001F2C87" w:rsidRPr="001F2C87" w:rsidRDefault="001F2C87" w:rsidP="001F2C87">
      <w:pPr>
        <w:pStyle w:val="Heading1"/>
      </w:pPr>
      <w:r w:rsidRPr="001F2C87">
        <w:t>Discussion</w:t>
      </w:r>
      <w:r w:rsidR="00B66F3C">
        <w:t xml:space="preserve"> </w:t>
      </w:r>
    </w:p>
    <w:p w:rsidR="001F2C87" w:rsidRDefault="001F2C87"/>
    <w:p w:rsidR="00B66F3C" w:rsidRDefault="00B66F3C" w:rsidP="00B66F3C">
      <w:pPr>
        <w:pStyle w:val="Heading2"/>
      </w:pPr>
      <w:r>
        <w:t>Limitations</w:t>
      </w:r>
    </w:p>
    <w:p w:rsidR="00B66F3C" w:rsidRPr="00B66F3C" w:rsidRDefault="00B66F3C" w:rsidP="00B66F3C">
      <w:r>
        <w:t xml:space="preserve">The BHPS was </w:t>
      </w:r>
      <w:proofErr w:type="spellStart"/>
      <w:r>
        <w:t>superceded</w:t>
      </w:r>
      <w:proofErr w:type="spellEnd"/>
      <w:r>
        <w:t xml:space="preserve">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ISCED </w:t>
      </w:r>
      <w:proofErr w:type="spellStart"/>
      <w:r w:rsidR="004F43FC">
        <w:t>categorisations</w:t>
      </w:r>
      <w:proofErr w:type="spellEnd"/>
      <w:r w:rsidR="004F43FC">
        <w:t xml:space="preserve"> used in the BHPS were asked only in wave F of the UKHLS, and only as part of an immigrant and ethnic minority booster sample, with regards to qualifications obtained abroad.</w:t>
      </w:r>
      <w:r w:rsidR="004F43FC">
        <w:rPr>
          <w:rStyle w:val="FootnoteReference"/>
        </w:rPr>
        <w:footnoteReference w:id="3"/>
      </w:r>
      <w:r w:rsidR="004F43FC">
        <w:t xml:space="preserve"> </w:t>
      </w:r>
      <w:r>
        <w:t>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lt;sup&gt;2&lt;/sup&gt;", "plainTextFormattedCitation" : "2" }, "properties" : { "noteIndex" : 0 }, "schema" : "https://github.com/citation-style-language/schema/raw/master/csl-citation.json" }</w:instrText>
      </w:r>
      <w:r>
        <w:fldChar w:fldCharType="separate"/>
      </w:r>
      <w:r w:rsidRPr="007F78B4">
        <w:rPr>
          <w:noProof/>
          <w:vertAlign w:val="superscript"/>
        </w:rPr>
        <w:t>2</w:t>
      </w:r>
      <w:r>
        <w:fldChar w:fldCharType="end"/>
      </w:r>
      <w:r>
        <w:t xml:space="preserve"> Within the analyses presented here, the BHPS is presented ‘as is’, without attempts to explicitly follow the same individuals over time or to </w:t>
      </w:r>
      <w:proofErr w:type="spellStart"/>
      <w:r>
        <w:t>analyse</w:t>
      </w:r>
      <w:proofErr w:type="spellEnd"/>
      <w:r>
        <w:t xml:space="preserve"> the influence of specific changes in household or individual circumstance on mobility outcomes; however the BHPS has been used to allow these analyses to be explored in subsequent research. </w:t>
      </w:r>
    </w:p>
    <w:p w:rsidR="007F78B4" w:rsidRDefault="007F78B4"/>
    <w:p w:rsidR="007F78B4" w:rsidRDefault="007F78B4">
      <w:pPr>
        <w:spacing w:after="160" w:line="259" w:lineRule="auto"/>
        <w:rPr>
          <w:rFonts w:asciiTheme="majorHAnsi" w:eastAsiaTheme="majorEastAsia" w:hAnsiTheme="majorHAnsi" w:cstheme="majorBidi"/>
          <w:color w:val="2E74B5" w:themeColor="accent1" w:themeShade="BF"/>
          <w:sz w:val="32"/>
          <w:szCs w:val="32"/>
        </w:rPr>
      </w:pPr>
      <w:r>
        <w:br w:type="page"/>
      </w:r>
    </w:p>
    <w:p w:rsidR="007F78B4" w:rsidRDefault="007F78B4" w:rsidP="007F78B4">
      <w:pPr>
        <w:pStyle w:val="Heading1"/>
      </w:pPr>
      <w:r>
        <w:lastRenderedPageBreak/>
        <w:t>References</w:t>
      </w:r>
    </w:p>
    <w:p w:rsidR="007F78B4" w:rsidRDefault="007F78B4" w:rsidP="007F78B4"/>
    <w:p w:rsidR="007F78B4" w:rsidRPr="007F78B4" w:rsidRDefault="007F78B4" w:rsidP="007F78B4">
      <w:pPr>
        <w:widowControl w:val="0"/>
        <w:autoSpaceDE w:val="0"/>
        <w:autoSpaceDN w:val="0"/>
        <w:adjustRightInd w:val="0"/>
        <w:ind w:left="640" w:hanging="640"/>
        <w:rPr>
          <w:rFonts w:ascii="Calibri" w:hAnsi="Calibri" w:cs="Times New Roman"/>
          <w:noProof/>
        </w:rPr>
      </w:pPr>
      <w:r>
        <w:fldChar w:fldCharType="begin" w:fldLock="1"/>
      </w:r>
      <w:r>
        <w:instrText xml:space="preserve">ADDIN Mendeley Bibliography CSL_BIBLIOGRAPHY </w:instrText>
      </w:r>
      <w:r>
        <w:fldChar w:fldCharType="separate"/>
      </w:r>
      <w:r w:rsidRPr="007F78B4">
        <w:rPr>
          <w:rFonts w:ascii="Calibri" w:hAnsi="Calibri" w:cs="Times New Roman"/>
          <w:noProof/>
        </w:rPr>
        <w:t>1</w:t>
      </w:r>
      <w:r w:rsidRPr="007F78B4">
        <w:rPr>
          <w:rFonts w:ascii="Calibri" w:hAnsi="Calibri" w:cs="Times New Roman"/>
          <w:noProof/>
        </w:rPr>
        <w:tab/>
        <w:t>Taylor MF, Brice J, Buck N, Prentice-Lane E. British Household Panel Survey: User Manual, Volume A: Introduction, Technical Report and Appendices. 2011.</w:t>
      </w:r>
    </w:p>
    <w:p w:rsidR="007F78B4" w:rsidRPr="007F78B4" w:rsidRDefault="007F78B4" w:rsidP="007F78B4">
      <w:pPr>
        <w:widowControl w:val="0"/>
        <w:autoSpaceDE w:val="0"/>
        <w:autoSpaceDN w:val="0"/>
        <w:adjustRightInd w:val="0"/>
        <w:ind w:left="640" w:hanging="640"/>
        <w:rPr>
          <w:rFonts w:ascii="Calibri" w:hAnsi="Calibri"/>
          <w:noProof/>
        </w:rPr>
      </w:pPr>
      <w:r w:rsidRPr="007F78B4">
        <w:rPr>
          <w:rFonts w:ascii="Calibri" w:hAnsi="Calibri" w:cs="Times New Roman"/>
          <w:noProof/>
        </w:rPr>
        <w:t>2</w:t>
      </w:r>
      <w:r w:rsidRPr="007F78B4">
        <w:rPr>
          <w:rFonts w:ascii="Calibri" w:hAnsi="Calibri" w:cs="Times New Roman"/>
          <w:noProof/>
        </w:rPr>
        <w:tab/>
        <w:t>Uhrig SCN. The Nature and Causes of Attrition in the British Household Panel Survey. Essex, 2008 https://www.iser.essex.ac.uk/files/iser_working_papers/2008-05.pdf.</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48AD" w:rsidRDefault="004548AD" w:rsidP="004F43FC">
      <w:r>
        <w:separator/>
      </w:r>
    </w:p>
  </w:endnote>
  <w:endnote w:type="continuationSeparator" w:id="0">
    <w:p w:rsidR="004548AD" w:rsidRDefault="004548AD"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48AD" w:rsidRDefault="004548AD" w:rsidP="004F43FC">
      <w:r>
        <w:separator/>
      </w:r>
    </w:p>
  </w:footnote>
  <w:footnote w:type="continuationSeparator" w:id="0">
    <w:p w:rsidR="004548AD" w:rsidRDefault="004548AD" w:rsidP="004F43FC">
      <w:r>
        <w:continuationSeparator/>
      </w:r>
    </w:p>
  </w:footnote>
  <w:footnote w:id="1">
    <w:p w:rsidR="00F43FA7" w:rsidRPr="00F43FA7" w:rsidRDefault="00F43FA7">
      <w:pPr>
        <w:pStyle w:val="FootnoteText"/>
        <w:rPr>
          <w:lang w:val="en-GB"/>
        </w:rPr>
      </w:pPr>
      <w:r>
        <w:rPr>
          <w:rStyle w:val="FootnoteReference"/>
        </w:rPr>
        <w:footnoteRef/>
      </w:r>
      <w:r>
        <w:t xml:space="preserve"> </w:t>
      </w:r>
      <w:r>
        <w:rPr>
          <w:lang w:val="en-GB"/>
        </w:rPr>
        <w:t>Authors’ analysis</w:t>
      </w:r>
    </w:p>
  </w:footnote>
  <w:footnote w:id="2">
    <w:p w:rsidR="00F12DDB" w:rsidRPr="00F12DDB" w:rsidRDefault="00F12DDB">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4F43FC" w:rsidRPr="004F43FC" w:rsidRDefault="004F43FC">
      <w:pPr>
        <w:pStyle w:val="FootnoteText"/>
        <w:rPr>
          <w:lang w:val="en-GB"/>
        </w:rPr>
      </w:pPr>
      <w:r>
        <w:rPr>
          <w:rStyle w:val="FootnoteReference"/>
        </w:rPr>
        <w:footnoteRef/>
      </w:r>
      <w:r>
        <w:t xml:space="preserve"> </w:t>
      </w:r>
      <w:hyperlink r:id="rId2"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383AF6"/>
    <w:multiLevelType w:val="multilevel"/>
    <w:tmpl w:val="303CFC1C"/>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47F0C"/>
    <w:rsid w:val="0012558E"/>
    <w:rsid w:val="001761E6"/>
    <w:rsid w:val="00180376"/>
    <w:rsid w:val="001F2C87"/>
    <w:rsid w:val="00281338"/>
    <w:rsid w:val="002E108B"/>
    <w:rsid w:val="002F4F58"/>
    <w:rsid w:val="00327D17"/>
    <w:rsid w:val="0035027B"/>
    <w:rsid w:val="003B393A"/>
    <w:rsid w:val="004040FA"/>
    <w:rsid w:val="004548AD"/>
    <w:rsid w:val="00496784"/>
    <w:rsid w:val="004F43FC"/>
    <w:rsid w:val="00574BF9"/>
    <w:rsid w:val="005B29D6"/>
    <w:rsid w:val="00620416"/>
    <w:rsid w:val="0067116B"/>
    <w:rsid w:val="00784C95"/>
    <w:rsid w:val="007F78B4"/>
    <w:rsid w:val="00817B43"/>
    <w:rsid w:val="00825871"/>
    <w:rsid w:val="00960E34"/>
    <w:rsid w:val="00A21833"/>
    <w:rsid w:val="00A42453"/>
    <w:rsid w:val="00B66F3C"/>
    <w:rsid w:val="00BB0A76"/>
    <w:rsid w:val="00BE3538"/>
    <w:rsid w:val="00C44709"/>
    <w:rsid w:val="00CA181D"/>
    <w:rsid w:val="00D5365C"/>
    <w:rsid w:val="00D9494A"/>
    <w:rsid w:val="00E84B3B"/>
    <w:rsid w:val="00EB26BB"/>
    <w:rsid w:val="00EE2381"/>
    <w:rsid w:val="00F12DDB"/>
    <w:rsid w:val="00F1389F"/>
    <w:rsid w:val="00F43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www.understandingsociety.ac.uk/documentation/mainstage/dataset-documentation/wave/6/datafile/f_indresp/variable/f_isced11_dv"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7</TotalTime>
  <Pages>10</Pages>
  <Words>3931</Words>
  <Characters>22407</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26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7</cp:revision>
  <dcterms:created xsi:type="dcterms:W3CDTF">2017-04-13T09:56:00Z</dcterms:created>
  <dcterms:modified xsi:type="dcterms:W3CDTF">2017-04-2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